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7DCC1B" w14:textId="77777777" w:rsidR="0009655B" w:rsidRDefault="0009655B" w:rsidP="0009655B">
      <w:pPr>
        <w:tabs>
          <w:tab w:val="clear" w:pos="1418"/>
        </w:tabs>
        <w:spacing w:after="0" w:line="200" w:lineRule="atLeast"/>
        <w:contextualSpacing w:val="0"/>
        <w:jc w:val="left"/>
        <w:rPr>
          <w:lang w:val="en-US"/>
        </w:rPr>
      </w:pPr>
    </w:p>
    <w:p w14:paraId="52458D17" w14:textId="7C902AEF" w:rsidR="0009655B" w:rsidRDefault="0009655B" w:rsidP="0009655B">
      <w:pPr>
        <w:pStyle w:val="Heading2"/>
        <w:rPr>
          <w:lang w:val="en-US"/>
        </w:rPr>
      </w:pPr>
      <w:r>
        <w:rPr>
          <w:lang w:val="en-US"/>
        </w:rPr>
        <w:t>Introduction</w:t>
      </w:r>
    </w:p>
    <w:p w14:paraId="090BE2C8" w14:textId="5BC5E741" w:rsidR="0009655B" w:rsidRDefault="0009655B" w:rsidP="0009655B">
      <w:pPr>
        <w:rPr>
          <w:b/>
          <w:lang w:val="en-US"/>
        </w:rPr>
      </w:pPr>
      <w:r>
        <w:rPr>
          <w:lang w:val="en-US"/>
        </w:rPr>
        <w:t xml:space="preserve">“The strategic planning phase within a terminal’s development is rather segregated, in which economists make traffic projections, </w:t>
      </w:r>
      <w:proofErr w:type="spellStart"/>
      <w:r>
        <w:rPr>
          <w:lang w:val="en-US"/>
        </w:rPr>
        <w:t>afterwich</w:t>
      </w:r>
      <w:proofErr w:type="spellEnd"/>
      <w:r>
        <w:rPr>
          <w:lang w:val="en-US"/>
        </w:rPr>
        <w:t xml:space="preserve"> a port engineering team translates that projection into a terminal plan, before having the economist re-evaluate the terminal plan and </w:t>
      </w:r>
      <w:proofErr w:type="spellStart"/>
      <w:r>
        <w:rPr>
          <w:lang w:val="en-US"/>
        </w:rPr>
        <w:t>analyse</w:t>
      </w:r>
      <w:proofErr w:type="spellEnd"/>
      <w:r>
        <w:rPr>
          <w:lang w:val="en-US"/>
        </w:rPr>
        <w:t xml:space="preserve"> its feasibility. This results in a very coarse feedback mechanism in which the final economic analysis may require the port engineers to redo their initial design, leading to an increase in design costs. Integrating economic analysis into the design process sets out to facilitate this process by supporting port engineers through visualizing the economic impact of their design </w:t>
      </w:r>
      <w:proofErr w:type="spellStart"/>
      <w:r>
        <w:rPr>
          <w:lang w:val="en-US"/>
        </w:rPr>
        <w:t>assumnptions</w:t>
      </w:r>
      <w:proofErr w:type="spellEnd"/>
      <w:r>
        <w:rPr>
          <w:lang w:val="en-US"/>
        </w:rPr>
        <w:t xml:space="preserve">. </w:t>
      </w:r>
      <w:r w:rsidRPr="00EF044E">
        <w:rPr>
          <w:b/>
          <w:lang w:val="en-US"/>
        </w:rPr>
        <w:t>Check introduction to Cornelis’ introduction</w:t>
      </w:r>
      <w:r>
        <w:rPr>
          <w:b/>
          <w:lang w:val="en-US"/>
        </w:rPr>
        <w:t>.”</w:t>
      </w:r>
    </w:p>
    <w:p w14:paraId="40CE7661" w14:textId="2388A061" w:rsidR="000A62EC" w:rsidRDefault="00701DB8"/>
    <w:p w14:paraId="4B7D7C55" w14:textId="300AF188" w:rsidR="00731F24" w:rsidRDefault="00731F24"/>
    <w:p w14:paraId="2EE0B331" w14:textId="2C5127C6" w:rsidR="00731F24" w:rsidRPr="00731F24" w:rsidRDefault="00731F24" w:rsidP="00731F24">
      <w:pPr>
        <w:pStyle w:val="Heading2"/>
        <w:rPr>
          <w:lang w:val="en-US"/>
        </w:rPr>
      </w:pPr>
      <w:r>
        <w:rPr>
          <w:lang w:val="en-US"/>
        </w:rPr>
        <w:t>Global trends</w:t>
      </w:r>
    </w:p>
    <w:p w14:paraId="585E51E5" w14:textId="77777777" w:rsidR="00731F24" w:rsidRDefault="00731F24" w:rsidP="00731F24">
      <w:pPr>
        <w:rPr>
          <w:lang w:val="en-US"/>
        </w:rPr>
      </w:pPr>
      <w:r>
        <w:rPr>
          <w:lang w:val="en-US"/>
        </w:rPr>
        <w:t xml:space="preserve">Global demand for agricultural commodities such as maize, wheat and soybeans has soared in the past decades </w:t>
      </w:r>
      <w:r>
        <w:rPr>
          <w:lang w:val="en-US"/>
        </w:rPr>
        <w:fldChar w:fldCharType="begin" w:fldLock="1"/>
      </w:r>
      <w:r>
        <w:rPr>
          <w:lang w:val="en-US"/>
        </w:rPr>
        <w:instrText>ADDIN CSL_CITATION {"citationItems":[{"id":"ITEM-1","itemData":{"abstract":"China's resurgent demand and lower global barley production are driving prices to their highest point in nearly 3 years. Demand has particularly surged in the Chinese province of Guangdong (the origin for half of China's imports) where imported barley is used as a profitable energy component relative to other feedstuffs. Robust malting demand in interior provinces has also contributed to resilient imports. In addition to China, Saudi Arabia's relatively inelastic demand and the lowest projected global stocks in more than 30 years are also driving prices upward. Saudi Arabia, typically the world's largest barley importer, is expected to continue its strong presence by accounting for nearly a third of world imports this year. China's imports began to surge at the start of 2017/18 with low global prices, as a record Australian barley crop drove prices downward (see last year's report here). The combination of Australia's record 2016/17 crop and a free trade agreement with China (effective December 2015) made the feedstuff a lucrative import. Since that period, however, Western Australia's March FOB prices for barley have surged almost $80/ton (while wheat climbed $50/ton). Ever so, China's imports are raised this month as its demand has shown little signs of waning but are still forecast lower than last year amid tighter global supplies. As a result of robust global demand and lower world production, ending stocks in all major exporting countries are projected down by year's end. Current projections have global stocks down more than a third compared to 2 years ago. China's resurging presence has greatly influenced barley prices since last year, even as they fail to deter its robust imports.","author":[{"dropping-particle":"","family":"USDA","given":"","non-dropping-particle":"","parse-names":false,"suffix":""}],"id":"ITEM-1","issue":"May","issued":{"date-parts":[["2018"]]},"page":"25","title":"Grain: World Markets and Trade","type":"article-journal"},"uris":["http://www.mendeley.com/documents/?uuid=e4adcbfe-0eec-40a8-94da-e938cdd46ec1"]}],"mendeley":{"formattedCitation":"(USDA, 2018)","plainTextFormattedCitation":"(USDA, 2018)","previouslyFormattedCitation":"(USDA, 2018)"},"properties":{"noteIndex":0},"schema":"https://github.com/citation-style-language/schema/raw/master/csl-citation.json"}</w:instrText>
      </w:r>
      <w:r>
        <w:rPr>
          <w:lang w:val="en-US"/>
        </w:rPr>
        <w:fldChar w:fldCharType="separate"/>
      </w:r>
      <w:r w:rsidRPr="009B6038">
        <w:rPr>
          <w:noProof/>
          <w:lang w:val="en-US"/>
        </w:rPr>
        <w:t>(USDA, 2018)</w:t>
      </w:r>
      <w:r>
        <w:rPr>
          <w:lang w:val="en-US"/>
        </w:rPr>
        <w:fldChar w:fldCharType="end"/>
      </w:r>
      <w:r>
        <w:rPr>
          <w:lang w:val="en-US"/>
        </w:rPr>
        <w:t>. This trend is set to continue, driven by global population growth accompanied by a substantial increase in welfare. In the 19</w:t>
      </w:r>
      <w:r w:rsidRPr="007F53E0">
        <w:rPr>
          <w:vertAlign w:val="superscript"/>
          <w:lang w:val="en-US"/>
        </w:rPr>
        <w:t>th</w:t>
      </w:r>
      <w:r>
        <w:rPr>
          <w:lang w:val="en-US"/>
        </w:rPr>
        <w:t xml:space="preserve"> century, the German statistician Engel observed a positive correlation between per capita food demand and income, ultimately </w:t>
      </w:r>
      <w:bookmarkStart w:id="0" w:name="_GoBack"/>
      <w:r>
        <w:rPr>
          <w:lang w:val="en-US"/>
        </w:rPr>
        <w:t xml:space="preserve">levelling out at high incomes </w:t>
      </w:r>
      <w:r>
        <w:rPr>
          <w:lang w:val="en-US"/>
        </w:rPr>
        <w:fldChar w:fldCharType="begin" w:fldLock="1"/>
      </w:r>
      <w:r>
        <w:rPr>
          <w:lang w:val="en-US"/>
        </w:rPr>
        <w:instrText>ADDIN CSL_CITATION {"citationItems":[{"id":"ITEM-1","itemData":{"DOI":"10.5281/zenodo.31008","ISBN":"1932-6203","author":[{"dropping-particle":"","family":"Bodirsky","given":"Benjamin Leon","non-dropping-particle":"","parse-names":false,"suffix":""},{"dropping-particle":"","family":"Rolinski","given":"Susanne","non-dropping-particle":"","parse-names":false,"suffix":""},{"dropping-particle":"","family":"Biewald","given":"Anne","non-dropping-particle":"","parse-names":false,"suffix":""},{"dropping-particle":"","family":"Weindl","given":"Isabelle","non-dropping-particle":"","parse-names":false,"suffix":""}],"container-title":"PLoS ONE","id":"ITEM-1","issued":{"date-parts":[["2015"]]},"page":"1-27","title":"Global Food Demand Scenarios for the 21 st Century","type":"article-journal"},"uris":["http://www.mendeley.com/documents/?uuid=1de2ffb9-d030-4300-a700-95054449563c"]}],"mendeley":{"formattedCitation":"(Bodirsky, Rolinski, Biewald, &amp; Weindl, 2015)","plainTextFormattedCitation":"(Bodirsky, Rolinski, Biewald, &amp; Weindl, 2015)"},"properties":{"noteIndex":0},"schema":"https://github.com/citation-style-language/schema/raw/master/csl-citation.json"}</w:instrText>
      </w:r>
      <w:r>
        <w:rPr>
          <w:lang w:val="en-US"/>
        </w:rPr>
        <w:fldChar w:fldCharType="separate"/>
      </w:r>
      <w:r w:rsidRPr="00746E17">
        <w:rPr>
          <w:noProof/>
          <w:lang w:val="en-US"/>
        </w:rPr>
        <w:t>(Bodirsky, Rolinski, Biewald, &amp; Weindl, 2015)</w:t>
      </w:r>
      <w:r>
        <w:rPr>
          <w:lang w:val="en-US"/>
        </w:rPr>
        <w:fldChar w:fldCharType="end"/>
      </w:r>
      <w:r>
        <w:rPr>
          <w:lang w:val="en-US"/>
        </w:rPr>
        <w:t xml:space="preserve">. The impact of higher living standards on food </w:t>
      </w:r>
      <w:bookmarkEnd w:id="0"/>
      <w:r>
        <w:rPr>
          <w:lang w:val="en-US"/>
        </w:rPr>
        <w:t xml:space="preserve">consumption can be dissected into three components; increased daily consumption, increased food waste and a dietary shift towards animal products.  </w:t>
      </w:r>
    </w:p>
    <w:p w14:paraId="35789EDA" w14:textId="77777777" w:rsidR="00731F24" w:rsidRDefault="00731F24" w:rsidP="00731F24">
      <w:pPr>
        <w:rPr>
          <w:lang w:val="en-US"/>
        </w:rPr>
      </w:pPr>
    </w:p>
    <w:p w14:paraId="6F72D0CF" w14:textId="77777777" w:rsidR="00731F24" w:rsidRDefault="00731F24" w:rsidP="00731F24">
      <w:r>
        <w:rPr>
          <w:lang w:val="en-US"/>
        </w:rPr>
        <w:t xml:space="preserve">The impact of a global dietary shift to animal products should not be underestimated; currently </w:t>
      </w:r>
      <w:r>
        <w:t xml:space="preserve">32% of the world’s yielded grains and up to 68% of the grains used by developed countries are being fed to livestock </w:t>
      </w:r>
      <w:r>
        <w:fldChar w:fldCharType="begin" w:fldLock="1"/>
      </w:r>
      <w:r>
        <w:instrText>ADDIN CSL_CITATION {"citationItems":[{"id":"ITEM-1","itemData":{"DOI":"10.1016/j.jclepro.2007.06.008","ISBN":"0959-6526","ISSN":"09596526","abstract":"The environmental impact of meat is high mainly due to the feed required by livestock in combination with the impacts of cultivating, transporting and processing of feed crops such as tapioca and grains. Like regular feed crops, livestock also feed on residue from the food industry, such as pulp, scrap and peels. Both types of raw material have different environmental impacts. Feeding food residue to livestock is an efficient way to upgrade a low quality material into high quality foods. In the Netherlands, food residue represents the majority of the feedstock for feed. Distinguishing crops from food residue has consequences for the ascribed environmental impact of meat. This paper separates these two streams using volume, environmental impact and their relevance in meat production. An assessment is made of three food industries (sugar beet industry, vegetable oil industry and potato product industry) that produce the largest stream of food residue, and of the pork industry, as an example of meat production. The environmental impact of food residue-based feed is allocated in three different ways: mass ratio, economic basis, and no assigned burden. We found that the amount of pork produced from food residue is substantial. The environmental impact of food residue-based feed is also significantly lower than grain-based feed. We discuss changes in vegetable and in animal product consumption that influence the environmental impact of pork. It is concluded that the use of current food residue keeps the environmental impact of livestock foods relatively low. However, a further increase in meat consumption would require more feed grains with a correspondingly larger environmental impact because food residues are used up. © 2007 Elsevier Ltd. All rights reserved.","author":[{"dropping-particle":"V.","family":"Elferink","given":"E.","non-dropping-particle":"","parse-names":false,"suffix":""},{"dropping-particle":"","family":"Nonhebel","given":"S.","non-dropping-particle":"","parse-names":false,"suffix":""},{"dropping-particle":"","family":"Moll","given":"H. C.","non-dropping-particle":"","parse-names":false,"suffix":""}],"container-title":"Journal of Cleaner Production","id":"ITEM-1","issue":"12","issued":{"date-parts":[["2008"]]},"page":"1227-1233","title":"Feeding livestock food residue and the consequences for the environmental impact of meat","type":"article-journal","volume":"16"},"uris":["http://www.mendeley.com/documents/?uuid=f83734eb-4b4b-4621-9ade-b65377e9a9a3"]}],"mendeley":{"formattedCitation":"(Elferink, Nonhebel, &amp; Moll, 2008)","plainTextFormattedCitation":"(Elferink, Nonhebel, &amp; Moll, 2008)","previouslyFormattedCitation":"&lt;sup&gt;2&lt;/sup&gt;"},"properties":{"noteIndex":0},"schema":"https://github.com/citation-style-language/schema/raw/master/csl-citation.json"}</w:instrText>
      </w:r>
      <w:r>
        <w:fldChar w:fldCharType="separate"/>
      </w:r>
      <w:r w:rsidRPr="00746E17">
        <w:rPr>
          <w:noProof/>
        </w:rPr>
        <w:t>(Elferink, Nonhebel, &amp; Moll, 2008)</w:t>
      </w:r>
      <w:r>
        <w:fldChar w:fldCharType="end"/>
      </w:r>
      <w:r>
        <w:t xml:space="preserve">. This portion is set to increase, as the past 50 years have seen the global demand for animal products and the amount of crop production used for feed approximately triple (330% and 300% respectively) </w:t>
      </w:r>
      <w:r>
        <w:fldChar w:fldCharType="begin" w:fldLock="1"/>
      </w:r>
      <w:r>
        <w:instrText>ADDIN CSL_CITATION {"citationItems":[{"id":"ITEM-1","itemData":{"author":[{"dropping-particle":"","family":"Food and Agriculture Organization of the United Nations","given":"","non-dropping-particle":"","parse-names":false,"suffix":""}],"id":"ITEM-1","issued":{"date-parts":[["2014"]]},"title":"FAOSTAT Database","type":"report"},"uris":["http://www.mendeley.com/documents/?uuid=761d6428-26cd-405f-b5c7-78fa0057883f"]}],"mendeley":{"formattedCitation":"(Food and Agriculture Organization of the United Nations, 2014)","plainTextFormattedCitation":"(Food and Agriculture Organization of the United Nations, 2014)","previouslyFormattedCitation":"&lt;sup&gt;3&lt;/sup&gt;"},"properties":{"noteIndex":0},"schema":"https://github.com/citation-style-language/schema/raw/master/csl-citation.json"}</w:instrText>
      </w:r>
      <w:r>
        <w:fldChar w:fldCharType="separate"/>
      </w:r>
      <w:r w:rsidRPr="00746E17">
        <w:rPr>
          <w:noProof/>
        </w:rPr>
        <w:t>(Food and Agriculture Organization of the United Nations, 2014)</w:t>
      </w:r>
      <w:r>
        <w:fldChar w:fldCharType="end"/>
      </w:r>
      <w:r>
        <w:t>. Examples of clear dietary shifts as a result of increasing GDP can be seen in Brazil, where annual per capita meat consumption rose from 28 to 82 kg between 2000 and 2010</w:t>
      </w:r>
      <w:r>
        <w:fldChar w:fldCharType="begin" w:fldLock="1"/>
      </w:r>
      <w:r>
        <w:instrText>ADDIN CSL_CITATION {"citationItems":[{"id":"ITEM-1","itemData":{"ISBN":"9781862032774 1862032777","abstract":"The spectre of resource insecurity has come back with a vengeance. The world is undergoing a period of intensified resource stress, driven in part by the scale and speed of demand growth from emerging economies and a decade of tight commodity markets. Poorly designed and short-sighted policies are also making things worse, not better. Whether or not resources are actually running out, the outlook is one of supply disruptions, volatile prices, accelerated environmental degradation and rising political tensions over resource access. Fears of resource scarcity are not new. On many occasions, higher rates of investment and improved technology have resolved the problem of the day, though often with additional environmental and social costs. With the maturation of technologies to access non-conventional gas and oil, as well as the global economic downturn, some analysts suggest that the resource boom of the past decade is coming to an end – especially in the extractive industries – and that resource-related tensions will ease.","author":[{"dropping-particle":"","family":"Lee","given":"Bernice","non-dropping-particle":"","parse-names":false,"suffix":""},{"dropping-particle":"","family":"Preston","given":"Felix","non-dropping-particle":"","parse-names":false,"suffix":""},{"dropping-particle":"","family":"Kooroshy","given":"Jaakko","non-dropping-particle":"","parse-names":false,"suffix":""},{"dropping-particle":"","family":"Bailey","given":"Rob","non-dropping-particle":"","parse-names":false,"suffix":""},{"dropping-particle":"","family":"Lahn","given":"Glada","non-dropping-particle":"","parse-names":false,"suffix":""},{"dropping-particle":"","family":"Asia","given":"North","non-dropping-particle":"","parse-names":false,"suffix":""},{"dropping-particle":"","family":"Asia","given":"South","non-dropping-particle":"","parse-names":false,"suffix":""}],"id":"ITEM-1","issued":{"date-parts":[["2012"]]},"page":"249","title":"Resources Futures","type":"article-journal"},"uris":["http://www.mendeley.com/documents/?uuid=74498385-3449-464f-85a8-9d49ddd66955"]}],"mendeley":{"formattedCitation":"(Lee et al., 2012)","plainTextFormattedCitation":"(Lee et al., 2012)","previouslyFormattedCitation":"&lt;sup&gt;4&lt;/sup&gt;"},"properties":{"noteIndex":0},"schema":"https://github.com/citation-style-language/schema/raw/master/csl-citation.json"}</w:instrText>
      </w:r>
      <w:r>
        <w:fldChar w:fldCharType="separate"/>
      </w:r>
      <w:r w:rsidRPr="00746E17">
        <w:rPr>
          <w:noProof/>
        </w:rPr>
        <w:t>(Lee et al., 2012)</w:t>
      </w:r>
      <w:r>
        <w:fldChar w:fldCharType="end"/>
      </w:r>
      <w:r>
        <w:t>, while GDP rose from 655 to 2209 billion US$</w:t>
      </w:r>
      <w:r>
        <w:fldChar w:fldCharType="begin" w:fldLock="1"/>
      </w:r>
      <w:r>
        <w:instrText>ADDIN CSL_CITATION {"citationItems":[{"id":"ITEM-1","itemData":{"URL":"https://data.worldbank.org/indicator/NY.GDP.MKTP.CD?end=2010&amp;locations=BR&amp;start=2000","accessed":{"date-parts":[["2018","5","20"]]},"author":[{"dropping-particle":"","family":"The World Bank","given":"","non-dropping-particle":"","parse-names":false,"suffix":""}],"id":"ITEM-1","issued":{"date-parts":[["0"]]},"title":"The World Bank","type":"webpage"},"uris":["http://www.mendeley.com/documents/?uuid=46e58d8b-582d-41d0-baec-b5d7c1a2a44a"]}],"mendeley":{"formattedCitation":"(The World Bank, n.d.)","plainTextFormattedCitation":"(The World Bank, n.d.)","previouslyFormattedCitation":"&lt;sup&gt;5&lt;/sup&gt;"},"properties":{"noteIndex":0},"schema":"https://github.com/citation-style-language/schema/raw/master/csl-citation.json"}</w:instrText>
      </w:r>
      <w:r>
        <w:fldChar w:fldCharType="separate"/>
      </w:r>
      <w:r w:rsidRPr="00746E17">
        <w:rPr>
          <w:noProof/>
        </w:rPr>
        <w:t>(The World Bank, n.d.)</w:t>
      </w:r>
      <w:r>
        <w:fldChar w:fldCharType="end"/>
      </w:r>
      <w:r>
        <w:t>. Another such example can be found in China, where average meat consumption increased from 3.8 to 52.4 kg per capita and GDP rose from 427 to 1471 billion US$</w:t>
      </w:r>
      <w:r>
        <w:fldChar w:fldCharType="begin" w:fldLock="1"/>
      </w:r>
      <w:r>
        <w:instrText>ADDIN CSL_CITATION {"citationItems":[{"id":"ITEM-1","itemData":{"URL":"https://data.worldbank.org/indicator/NY.GDP.MKTP.CD?end=2010&amp;locations=BR&amp;start=2000","accessed":{"date-parts":[["2018","5","20"]]},"author":[{"dropping-particle":"","family":"The World Bank","given":"","non-dropping-particle":"","parse-names":false,"suffix":""}],"id":"ITEM-1","issued":{"date-parts":[["0"]]},"title":"The World Bank","type":"webpage"},"uris":["http://www.mendeley.com/documents/?uuid=46e58d8b-582d-41d0-baec-b5d7c1a2a44a"]}],"mendeley":{"formattedCitation":"(The World Bank, n.d.)","plainTextFormattedCitation":"(The World Bank, n.d.)","previouslyFormattedCitation":"&lt;sup&gt;5&lt;/sup&gt;"},"properties":{"noteIndex":0},"schema":"https://github.com/citation-style-language/schema/raw/master/csl-citation.json"}</w:instrText>
      </w:r>
      <w:r>
        <w:fldChar w:fldCharType="separate"/>
      </w:r>
      <w:r w:rsidRPr="00746E17">
        <w:rPr>
          <w:noProof/>
        </w:rPr>
        <w:t>(The World Bank, n.d.)</w:t>
      </w:r>
      <w:r>
        <w:fldChar w:fldCharType="end"/>
      </w:r>
      <w:r>
        <w:t xml:space="preserve"> between 1990 and 2002</w:t>
      </w:r>
      <w:r>
        <w:fldChar w:fldCharType="begin" w:fldLock="1"/>
      </w:r>
      <w:r>
        <w:instrText>ADDIN CSL_CITATION {"citationItems":[{"id":"ITEM-1","itemData":{"ISBN":"9781862032774 1862032777","abstract":"The spectre of resource insecurity has come back with a vengeance. The world is undergoing a period of intensified resource stress, driven in part by the scale and speed of demand growth from emerging economies and a decade of tight commodity markets. Poorly designed and short-sighted policies are also making things worse, not better. Whether or not resources are actually running out, the outlook is one of supply disruptions, volatile prices, accelerated environmental degradation and rising political tensions over resource access. Fears of resource scarcity are not new. On many occasions, higher rates of investment and improved technology have resolved the problem of the day, though often with additional environmental and social costs. With the maturation of technologies to access non-conventional gas and oil, as well as the global economic downturn, some analysts suggest that the resource boom of the past decade is coming to an end – especially in the extractive industries – and that resource-related tensions will ease.","author":[{"dropping-particle":"","family":"Lee","given":"Bernice","non-dropping-particle":"","parse-names":false,"suffix":""},{"dropping-particle":"","family":"Preston","given":"Felix","non-dropping-particle":"","parse-names":false,"suffix":""},{"dropping-particle":"","family":"Kooroshy","given":"Jaakko","non-dropping-particle":"","parse-names":false,"suffix":""},{"dropping-particle":"","family":"Bailey","given":"Rob","non-dropping-particle":"","parse-names":false,"suffix":""},{"dropping-particle":"","family":"Lahn","given":"Glada","non-dropping-particle":"","parse-names":false,"suffix":""},{"dropping-particle":"","family":"Asia","given":"North","non-dropping-particle":"","parse-names":false,"suffix":""},{"dropping-particle":"","family":"Asia","given":"South","non-dropping-particle":"","parse-names":false,"suffix":""}],"id":"ITEM-1","issued":{"date-parts":[["2012"]]},"page":"249","title":"Resources Futures","type":"article-journal"},"uris":["http://www.mendeley.com/documents/?uuid=74498385-3449-464f-85a8-9d49ddd66955"]}],"mendeley":{"formattedCitation":"(Lee et al., 2012)","plainTextFormattedCitation":"(Lee et al., 2012)","previouslyFormattedCitation":"&lt;sup&gt;4&lt;/sup&gt;"},"properties":{"noteIndex":0},"schema":"https://github.com/citation-style-language/schema/raw/master/csl-citation.json"}</w:instrText>
      </w:r>
      <w:r>
        <w:fldChar w:fldCharType="separate"/>
      </w:r>
      <w:r w:rsidRPr="00746E17">
        <w:rPr>
          <w:noProof/>
        </w:rPr>
        <w:t>(Lee et al., 2012)</w:t>
      </w:r>
      <w:r>
        <w:fldChar w:fldCharType="end"/>
      </w:r>
      <w:r>
        <w:t>.</w:t>
      </w:r>
    </w:p>
    <w:p w14:paraId="22C17735" w14:textId="77777777" w:rsidR="00731F24" w:rsidRPr="00297436" w:rsidRDefault="00731F24" w:rsidP="00731F24"/>
    <w:p w14:paraId="7306F635" w14:textId="77777777" w:rsidR="00731F24" w:rsidRDefault="00731F24" w:rsidP="00731F24">
      <w:pPr>
        <w:rPr>
          <w:lang w:val="en-US"/>
        </w:rPr>
      </w:pPr>
      <w:r>
        <w:rPr>
          <w:lang w:val="en-US"/>
        </w:rPr>
        <w:t xml:space="preserve">The increase in food demand will be met with limitations on local production due to regional climates, boosting the global trade in agricultural commodities. The global trends </w:t>
      </w:r>
      <w:r w:rsidRPr="00DD007B">
        <w:rPr>
          <w:lang w:val="en-US"/>
        </w:rPr>
        <w:t>seen in</w:t>
      </w:r>
      <w:r>
        <w:rPr>
          <w:lang w:val="en-US"/>
        </w:rPr>
        <w:t xml:space="preserve"> </w:t>
      </w:r>
      <w:r>
        <w:rPr>
          <w:lang w:val="en-US"/>
        </w:rPr>
        <w:fldChar w:fldCharType="begin"/>
      </w:r>
      <w:r>
        <w:rPr>
          <w:lang w:val="en-US"/>
        </w:rPr>
        <w:instrText xml:space="preserve"> REF _Ref515018831 \h </w:instrText>
      </w:r>
      <w:r>
        <w:rPr>
          <w:lang w:val="en-US"/>
        </w:rPr>
      </w:r>
      <w:r>
        <w:rPr>
          <w:lang w:val="en-US"/>
        </w:rPr>
        <w:fldChar w:fldCharType="separate"/>
      </w:r>
      <w:r>
        <w:t xml:space="preserve">Figure </w:t>
      </w:r>
      <w:r>
        <w:rPr>
          <w:noProof/>
        </w:rPr>
        <w:t>1</w:t>
      </w:r>
      <w:r>
        <w:t>.</w:t>
      </w:r>
      <w:r>
        <w:rPr>
          <w:noProof/>
        </w:rPr>
        <w:t>1</w:t>
      </w:r>
      <w:r>
        <w:rPr>
          <w:lang w:val="en-US"/>
        </w:rPr>
        <w:fldChar w:fldCharType="end"/>
      </w:r>
      <w:r>
        <w:rPr>
          <w:lang w:val="en-US"/>
        </w:rPr>
        <w:t xml:space="preserve"> underscore the industry’s growth potential and are based on the UN’s yearly population assessment</w:t>
      </w:r>
      <w:r>
        <w:rPr>
          <w:lang w:val="en-US"/>
        </w:rPr>
        <w:fldChar w:fldCharType="begin" w:fldLock="1"/>
      </w:r>
      <w:r>
        <w:rPr>
          <w:lang w:val="en-US"/>
        </w:rPr>
        <w:instrText>ADDIN CSL_CITATION {"citationItems":[{"id":"ITEM-1","itemData":{"URL":"https://esa.un.org/unpd/wpp/","author":[{"dropping-particle":"","family":"UN Population Division","given":"","non-dropping-particle":"","parse-names":false,"suffix":""}],"id":"ITEM-1","issued":{"date-parts":[["2017"]]},"title":"World Population Propects","type":"webpage"},"uris":["http://www.mendeley.com/documents/?uuid=4b10e16c-3afc-4eb7-bc75-aa6ec0071935"]}],"mendeley":{"formattedCitation":"(UN Population Division, 2017)","plainTextFormattedCitation":"(UN Population Division, 2017)","previouslyFormattedCitation":"&lt;sup&gt;6&lt;/sup&gt;"},"properties":{"noteIndex":0},"schema":"https://github.com/citation-style-language/schema/raw/master/csl-citation.json"}</w:instrText>
      </w:r>
      <w:r>
        <w:rPr>
          <w:lang w:val="en-US"/>
        </w:rPr>
        <w:fldChar w:fldCharType="separate"/>
      </w:r>
      <w:r w:rsidRPr="00746E17">
        <w:rPr>
          <w:noProof/>
          <w:lang w:val="en-US"/>
        </w:rPr>
        <w:t>(UN Population Division, 2017)</w:t>
      </w:r>
      <w:r>
        <w:rPr>
          <w:lang w:val="en-US"/>
        </w:rPr>
        <w:fldChar w:fldCharType="end"/>
      </w:r>
      <w:r>
        <w:rPr>
          <w:lang w:val="en-US"/>
        </w:rPr>
        <w:t xml:space="preserve"> and the OECD’s global GDP forecasts</w:t>
      </w:r>
      <w:r>
        <w:rPr>
          <w:rStyle w:val="FootnoteReference"/>
          <w:lang w:val="en-US"/>
        </w:rPr>
        <w:fldChar w:fldCharType="begin" w:fldLock="1"/>
      </w:r>
      <w:r>
        <w:rPr>
          <w:lang w:val="en-US"/>
        </w:rPr>
        <w:instrText>ADDIN CSL_CITATION {"citationItems":[{"id":"ITEM-1","itemData":{"URL":"https://data.oecd.org/gdp/real-gdp-forecast.htm","author":[{"dropping-particle":"","family":"OECD","given":"","non-dropping-particle":"","parse-names":false,"suffix":""}],"id":"ITEM-1","issued":{"date-parts":[["2018"]]},"title":"OECD GDP Forecasts","type":"webpage"},"uris":["http://www.mendeley.com/documents/?uuid=29cfb270-2c0d-4d9b-b731-9dd97dc4e517"]}],"mendeley":{"formattedCitation":"(OECD, 2018)","plainTextFormattedCitation":"(OECD, 2018)","previouslyFormattedCitation":"&lt;sup&gt;7&lt;/sup&gt;"},"properties":{"noteIndex":0},"schema":"https://github.com/citation-style-language/schema/raw/master/csl-citation.json"}</w:instrText>
      </w:r>
      <w:r>
        <w:rPr>
          <w:rStyle w:val="FootnoteReference"/>
          <w:lang w:val="en-US"/>
        </w:rPr>
        <w:fldChar w:fldCharType="separate"/>
      </w:r>
      <w:r w:rsidRPr="00746E17">
        <w:rPr>
          <w:noProof/>
          <w:lang w:val="en-US"/>
        </w:rPr>
        <w:t>(OECD, 2018)</w:t>
      </w:r>
      <w:r>
        <w:rPr>
          <w:rStyle w:val="FootnoteReference"/>
          <w:lang w:val="en-US"/>
        </w:rPr>
        <w:fldChar w:fldCharType="end"/>
      </w:r>
      <w:r>
        <w:rPr>
          <w:lang w:val="en-US"/>
        </w:rPr>
        <w:t xml:space="preserve"> noted in real terms (i.e. adjusted for inflation and rising cost of services). </w:t>
      </w:r>
    </w:p>
    <w:p w14:paraId="6D2033CE" w14:textId="77777777" w:rsidR="00731F24" w:rsidRDefault="00731F24" w:rsidP="00731F24">
      <w:pPr>
        <w:rPr>
          <w:lang w:val="en-US"/>
        </w:rPr>
      </w:pPr>
    </w:p>
    <w:p w14:paraId="07705D0D" w14:textId="77777777" w:rsidR="00731F24" w:rsidRDefault="00731F24" w:rsidP="00731F24">
      <w:r>
        <w:rPr>
          <w:lang w:val="en-US"/>
        </w:rPr>
        <w:t>The three commodities that fall within the scope of this research are maize, soybeans and wheat, as they all share two characteristics: they are currently traded in substantial volumes and they all show signs of large growth potential.  As shipping will be the main form of transport capable of transporting such trade volumes between global regions, attention should be paid to the efficient design of its corresponding terminals. An efficient design is one that minimizes and postpone costs whenever possible, increases revenues by living up to market demand and expedites revenues to reduce overall project risk.</w:t>
      </w:r>
    </w:p>
    <w:p w14:paraId="7CAE6EE5" w14:textId="77777777" w:rsidR="00731F24" w:rsidRPr="00746E17" w:rsidRDefault="00731F24" w:rsidP="00731F24"/>
    <w:p w14:paraId="144957C8" w14:textId="77777777" w:rsidR="00731F24" w:rsidRDefault="00731F24"/>
    <w:sectPr w:rsidR="00731F2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237"/>
    <w:rsid w:val="0009655B"/>
    <w:rsid w:val="000E4D42"/>
    <w:rsid w:val="000F3C63"/>
    <w:rsid w:val="00157BDD"/>
    <w:rsid w:val="004F407D"/>
    <w:rsid w:val="00701DB8"/>
    <w:rsid w:val="00731F24"/>
    <w:rsid w:val="00CA6237"/>
    <w:rsid w:val="00DD2404"/>
    <w:rsid w:val="00FD477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C5A39"/>
  <w15:chartTrackingRefBased/>
  <w15:docId w15:val="{0FD3342D-59C7-49E6-A0C9-E0E36B527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655B"/>
    <w:pPr>
      <w:tabs>
        <w:tab w:val="left" w:pos="1418"/>
      </w:tabs>
      <w:spacing w:after="30" w:line="260" w:lineRule="atLeast"/>
      <w:contextualSpacing/>
      <w:jc w:val="both"/>
    </w:pPr>
    <w:rPr>
      <w:spacing w:val="-6"/>
      <w:kern w:val="14"/>
      <w:sz w:val="19"/>
      <w:szCs w:val="16"/>
      <w:lang w:val="en-GB"/>
    </w:rPr>
  </w:style>
  <w:style w:type="paragraph" w:styleId="Heading2">
    <w:name w:val="heading 2"/>
    <w:basedOn w:val="Normal"/>
    <w:next w:val="Normal"/>
    <w:link w:val="Heading2Char"/>
    <w:uiPriority w:val="9"/>
    <w:unhideWhenUsed/>
    <w:qFormat/>
    <w:rsid w:val="0009655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9655B"/>
    <w:rPr>
      <w:rFonts w:asciiTheme="majorHAnsi" w:eastAsiaTheme="majorEastAsia" w:hAnsiTheme="majorHAnsi" w:cstheme="majorBidi"/>
      <w:color w:val="2F5496" w:themeColor="accent1" w:themeShade="BF"/>
      <w:spacing w:val="-6"/>
      <w:kern w:val="14"/>
      <w:sz w:val="26"/>
      <w:szCs w:val="26"/>
      <w:lang w:val="en-GB"/>
    </w:rPr>
  </w:style>
  <w:style w:type="character" w:styleId="FootnoteReference">
    <w:name w:val="footnote reference"/>
    <w:basedOn w:val="DefaultParagraphFont"/>
    <w:uiPriority w:val="99"/>
    <w:semiHidden/>
    <w:rsid w:val="00731F24"/>
    <w:rPr>
      <w:color w:val="404040" w:themeColor="text1" w:themeTint="BF"/>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2793</Words>
  <Characters>15926</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jnand IJzermans</dc:creator>
  <cp:keywords/>
  <dc:description/>
  <cp:lastModifiedBy>Wijnand IJzermans</cp:lastModifiedBy>
  <cp:revision>2</cp:revision>
  <dcterms:created xsi:type="dcterms:W3CDTF">2018-10-26T08:24:00Z</dcterms:created>
  <dcterms:modified xsi:type="dcterms:W3CDTF">2018-10-26T15:53:00Z</dcterms:modified>
</cp:coreProperties>
</file>